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3E6FA73" w14:textId="0A63BADA" w:rsidR="003D1E81" w:rsidRDefault="007631D7" w:rsidP="007631D7">
      <w:pPr>
        <w:jc w:val="center"/>
        <w:rPr>
          <w:b/>
          <w:bCs/>
          <w:sz w:val="32"/>
          <w:szCs w:val="32"/>
        </w:rPr>
      </w:pPr>
      <w:r w:rsidRPr="007631D7">
        <w:rPr>
          <w:b/>
          <w:bCs/>
          <w:sz w:val="32"/>
          <w:szCs w:val="32"/>
        </w:rPr>
        <w:t>LITERATURE REVIEW</w:t>
      </w:r>
    </w:p>
    <w:p w14:paraId="2F03EEA6" w14:textId="77777777" w:rsidR="001C331A" w:rsidRDefault="001C331A" w:rsidP="007631D7">
      <w:pPr>
        <w:jc w:val="center"/>
        <w:rPr>
          <w:b/>
          <w:bCs/>
          <w:sz w:val="32"/>
          <w:szCs w:val="32"/>
        </w:rPr>
      </w:pPr>
    </w:p>
    <w:p w14:paraId="1133A935" w14:textId="77777777" w:rsidR="001C331A" w:rsidRPr="001C331A" w:rsidRDefault="001C331A" w:rsidP="001C331A">
      <w:pPr>
        <w:rPr>
          <w:sz w:val="24"/>
          <w:szCs w:val="24"/>
        </w:rPr>
      </w:pPr>
      <w:r w:rsidRPr="001C331A">
        <w:rPr>
          <w:sz w:val="24"/>
          <w:szCs w:val="24"/>
        </w:rPr>
        <w:t>To overcome the instability issue, in this paper, we propose</w:t>
      </w:r>
    </w:p>
    <w:p w14:paraId="05EF02FD" w14:textId="77777777" w:rsidR="001C331A" w:rsidRPr="001C331A" w:rsidRDefault="001C331A" w:rsidP="001C331A">
      <w:pPr>
        <w:rPr>
          <w:sz w:val="24"/>
          <w:szCs w:val="24"/>
        </w:rPr>
      </w:pPr>
      <w:proofErr w:type="spellStart"/>
      <w:r w:rsidRPr="001C331A">
        <w:rPr>
          <w:sz w:val="24"/>
          <w:szCs w:val="24"/>
        </w:rPr>
        <w:t>LogRobust</w:t>
      </w:r>
      <w:proofErr w:type="spellEnd"/>
      <w:r w:rsidRPr="001C331A">
        <w:rPr>
          <w:sz w:val="24"/>
          <w:szCs w:val="24"/>
        </w:rPr>
        <w:t>, a novel log-based anomaly detection approach, which</w:t>
      </w:r>
    </w:p>
    <w:p w14:paraId="3D52683F" w14:textId="77777777" w:rsidR="001C331A" w:rsidRPr="001C331A" w:rsidRDefault="001C331A" w:rsidP="001C331A">
      <w:pPr>
        <w:rPr>
          <w:sz w:val="24"/>
          <w:szCs w:val="24"/>
        </w:rPr>
      </w:pPr>
      <w:r w:rsidRPr="001C331A">
        <w:rPr>
          <w:sz w:val="24"/>
          <w:szCs w:val="24"/>
        </w:rPr>
        <w:t>can achieve accurate and robust anomaly detection on real-world,</w:t>
      </w:r>
    </w:p>
    <w:p w14:paraId="1D76058A" w14:textId="77777777" w:rsidR="001C331A" w:rsidRPr="001C331A" w:rsidRDefault="001C331A" w:rsidP="001C331A">
      <w:pPr>
        <w:rPr>
          <w:sz w:val="24"/>
          <w:szCs w:val="24"/>
        </w:rPr>
      </w:pPr>
      <w:r w:rsidRPr="001C331A">
        <w:rPr>
          <w:sz w:val="24"/>
          <w:szCs w:val="24"/>
        </w:rPr>
        <w:t>ever-changing and noisy log data. Unlike the existing approaches,</w:t>
      </w:r>
    </w:p>
    <w:p w14:paraId="53BF5201" w14:textId="77777777" w:rsidR="001C331A" w:rsidRPr="001C331A" w:rsidRDefault="001C331A" w:rsidP="001C331A">
      <w:pPr>
        <w:rPr>
          <w:sz w:val="24"/>
          <w:szCs w:val="24"/>
        </w:rPr>
      </w:pPr>
      <w:proofErr w:type="spellStart"/>
      <w:r w:rsidRPr="001C331A">
        <w:rPr>
          <w:sz w:val="24"/>
          <w:szCs w:val="24"/>
        </w:rPr>
        <w:t>LogRobust</w:t>
      </w:r>
      <w:proofErr w:type="spellEnd"/>
      <w:r w:rsidRPr="001C331A">
        <w:rPr>
          <w:sz w:val="24"/>
          <w:szCs w:val="24"/>
        </w:rPr>
        <w:t xml:space="preserve"> does not rely on the simple occurrence information of</w:t>
      </w:r>
    </w:p>
    <w:p w14:paraId="6DB9C627" w14:textId="77777777" w:rsidR="001C331A" w:rsidRPr="001C331A" w:rsidRDefault="001C331A" w:rsidP="001C331A">
      <w:pPr>
        <w:rPr>
          <w:sz w:val="24"/>
          <w:szCs w:val="24"/>
        </w:rPr>
      </w:pPr>
      <w:r w:rsidRPr="001C331A">
        <w:rPr>
          <w:sz w:val="24"/>
          <w:szCs w:val="24"/>
        </w:rPr>
        <w:t xml:space="preserve">log events. Instead, it transforms each log event into a semantic </w:t>
      </w:r>
      <w:proofErr w:type="gramStart"/>
      <w:r w:rsidRPr="001C331A">
        <w:rPr>
          <w:sz w:val="24"/>
          <w:szCs w:val="24"/>
        </w:rPr>
        <w:t>vector</w:t>
      </w:r>
      <w:proofErr w:type="gramEnd"/>
    </w:p>
    <w:p w14:paraId="0AF3C58D" w14:textId="77777777" w:rsidR="001C331A" w:rsidRPr="001C331A" w:rsidRDefault="001C331A" w:rsidP="001C331A">
      <w:pPr>
        <w:rPr>
          <w:sz w:val="24"/>
          <w:szCs w:val="24"/>
        </w:rPr>
      </w:pPr>
      <w:r w:rsidRPr="001C331A">
        <w:rPr>
          <w:sz w:val="24"/>
          <w:szCs w:val="24"/>
        </w:rPr>
        <w:t xml:space="preserve">of the fixed dimension. Semantic vectors are capable of </w:t>
      </w:r>
      <w:proofErr w:type="gramStart"/>
      <w:r w:rsidRPr="001C331A">
        <w:rPr>
          <w:sz w:val="24"/>
          <w:szCs w:val="24"/>
        </w:rPr>
        <w:t>capturing</w:t>
      </w:r>
      <w:proofErr w:type="gramEnd"/>
    </w:p>
    <w:p w14:paraId="44EE5D9B" w14:textId="77777777" w:rsidR="001C331A" w:rsidRPr="001C331A" w:rsidRDefault="001C331A" w:rsidP="001C331A">
      <w:pPr>
        <w:rPr>
          <w:sz w:val="24"/>
          <w:szCs w:val="24"/>
        </w:rPr>
      </w:pPr>
      <w:r w:rsidRPr="001C331A">
        <w:rPr>
          <w:sz w:val="24"/>
          <w:szCs w:val="24"/>
        </w:rPr>
        <w:t>the semantic information embedded in log events. Through semantic</w:t>
      </w:r>
    </w:p>
    <w:p w14:paraId="0789E3AC" w14:textId="77777777" w:rsidR="001C331A" w:rsidRPr="001C331A" w:rsidRDefault="001C331A" w:rsidP="001C331A">
      <w:pPr>
        <w:rPr>
          <w:sz w:val="24"/>
          <w:szCs w:val="24"/>
        </w:rPr>
      </w:pPr>
      <w:r w:rsidRPr="001C331A">
        <w:rPr>
          <w:sz w:val="24"/>
          <w:szCs w:val="24"/>
        </w:rPr>
        <w:t xml:space="preserve">understanding, this representation method is able to </w:t>
      </w:r>
      <w:proofErr w:type="gramStart"/>
      <w:r w:rsidRPr="001C331A">
        <w:rPr>
          <w:sz w:val="24"/>
          <w:szCs w:val="24"/>
        </w:rPr>
        <w:t>identify</w:t>
      </w:r>
      <w:proofErr w:type="gramEnd"/>
    </w:p>
    <w:p w14:paraId="4FEFE139" w14:textId="77777777" w:rsidR="001C331A" w:rsidRPr="001C331A" w:rsidRDefault="001C331A" w:rsidP="001C331A">
      <w:pPr>
        <w:rPr>
          <w:sz w:val="24"/>
          <w:szCs w:val="24"/>
        </w:rPr>
      </w:pPr>
      <w:r w:rsidRPr="001C331A">
        <w:rPr>
          <w:sz w:val="24"/>
          <w:szCs w:val="24"/>
        </w:rPr>
        <w:t xml:space="preserve">and handle new but similar log events that emerge from </w:t>
      </w:r>
      <w:proofErr w:type="gramStart"/>
      <w:r w:rsidRPr="001C331A">
        <w:rPr>
          <w:sz w:val="24"/>
          <w:szCs w:val="24"/>
        </w:rPr>
        <w:t>evolving</w:t>
      </w:r>
      <w:proofErr w:type="gramEnd"/>
    </w:p>
    <w:p w14:paraId="40A03A33" w14:textId="77777777" w:rsidR="001C331A" w:rsidRPr="001C331A" w:rsidRDefault="001C331A" w:rsidP="001C331A">
      <w:pPr>
        <w:rPr>
          <w:sz w:val="24"/>
          <w:szCs w:val="24"/>
        </w:rPr>
      </w:pPr>
      <w:r w:rsidRPr="001C331A">
        <w:rPr>
          <w:sz w:val="24"/>
          <w:szCs w:val="24"/>
        </w:rPr>
        <w:t>logging statements and parsing errors. Then, taking the sequence</w:t>
      </w:r>
    </w:p>
    <w:p w14:paraId="5DE57EFB" w14:textId="77777777" w:rsidR="001C331A" w:rsidRPr="001C331A" w:rsidRDefault="001C331A" w:rsidP="001C331A">
      <w:pPr>
        <w:rPr>
          <w:sz w:val="24"/>
          <w:szCs w:val="24"/>
        </w:rPr>
      </w:pPr>
      <w:r w:rsidRPr="001C331A">
        <w:rPr>
          <w:sz w:val="24"/>
          <w:szCs w:val="24"/>
        </w:rPr>
        <w:t>of semantic vector as input, an attention-based Bidirectional</w:t>
      </w:r>
    </w:p>
    <w:p w14:paraId="484555D3" w14:textId="77777777" w:rsidR="001C331A" w:rsidRPr="001C331A" w:rsidRDefault="001C331A" w:rsidP="001C331A">
      <w:pPr>
        <w:rPr>
          <w:sz w:val="24"/>
          <w:szCs w:val="24"/>
        </w:rPr>
      </w:pPr>
      <w:r w:rsidRPr="001C331A">
        <w:rPr>
          <w:sz w:val="24"/>
          <w:szCs w:val="24"/>
        </w:rPr>
        <w:t>Long-Short-Term Memory Neural Network (Bi-LSTM) classification</w:t>
      </w:r>
    </w:p>
    <w:p w14:paraId="26FA560C" w14:textId="77777777" w:rsidR="001C331A" w:rsidRPr="001C331A" w:rsidRDefault="001C331A" w:rsidP="001C331A">
      <w:pPr>
        <w:rPr>
          <w:sz w:val="24"/>
          <w:szCs w:val="24"/>
        </w:rPr>
      </w:pPr>
      <w:r w:rsidRPr="001C331A">
        <w:rPr>
          <w:sz w:val="24"/>
          <w:szCs w:val="24"/>
        </w:rPr>
        <w:t>model is applied to detect the anomalies. The attention-based</w:t>
      </w:r>
    </w:p>
    <w:p w14:paraId="6CC3CE64" w14:textId="77777777" w:rsidR="001C331A" w:rsidRPr="001C331A" w:rsidRDefault="001C331A" w:rsidP="001C331A">
      <w:pPr>
        <w:rPr>
          <w:sz w:val="24"/>
          <w:szCs w:val="24"/>
        </w:rPr>
      </w:pPr>
      <w:r w:rsidRPr="001C331A">
        <w:rPr>
          <w:sz w:val="24"/>
          <w:szCs w:val="24"/>
        </w:rPr>
        <w:t xml:space="preserve">Bi-LSTM model has the ability to capture the contextual </w:t>
      </w:r>
      <w:proofErr w:type="gramStart"/>
      <w:r w:rsidRPr="001C331A">
        <w:rPr>
          <w:sz w:val="24"/>
          <w:szCs w:val="24"/>
        </w:rPr>
        <w:t>information</w:t>
      </w:r>
      <w:proofErr w:type="gramEnd"/>
    </w:p>
    <w:p w14:paraId="2ED1CFD6" w14:textId="77777777" w:rsidR="001C331A" w:rsidRPr="001C331A" w:rsidRDefault="001C331A" w:rsidP="001C331A">
      <w:pPr>
        <w:rPr>
          <w:sz w:val="24"/>
          <w:szCs w:val="24"/>
        </w:rPr>
      </w:pPr>
      <w:r w:rsidRPr="001C331A">
        <w:rPr>
          <w:sz w:val="24"/>
          <w:szCs w:val="24"/>
        </w:rPr>
        <w:t>in the log sequences and automatically learn the importance</w:t>
      </w:r>
    </w:p>
    <w:p w14:paraId="421F01CF" w14:textId="77777777" w:rsidR="001C331A" w:rsidRPr="001C331A" w:rsidRDefault="001C331A" w:rsidP="001C331A">
      <w:pPr>
        <w:rPr>
          <w:sz w:val="24"/>
          <w:szCs w:val="24"/>
        </w:rPr>
      </w:pPr>
      <w:r w:rsidRPr="001C331A">
        <w:rPr>
          <w:sz w:val="24"/>
          <w:szCs w:val="24"/>
        </w:rPr>
        <w:t>of different log events. Thus, it is robust to the variations in the</w:t>
      </w:r>
    </w:p>
    <w:p w14:paraId="008740E9" w14:textId="580E0EBE" w:rsidR="007631D7" w:rsidRDefault="001C331A" w:rsidP="001C331A">
      <w:pPr>
        <w:rPr>
          <w:b/>
          <w:bCs/>
          <w:sz w:val="24"/>
          <w:szCs w:val="24"/>
        </w:rPr>
      </w:pPr>
      <w:r w:rsidRPr="001C331A">
        <w:rPr>
          <w:sz w:val="24"/>
          <w:szCs w:val="24"/>
        </w:rPr>
        <w:t>sequences.</w:t>
      </w:r>
      <w:r>
        <w:rPr>
          <w:sz w:val="24"/>
          <w:szCs w:val="24"/>
        </w:rPr>
        <w:t xml:space="preserve"> </w:t>
      </w:r>
      <w:r w:rsidRPr="001C331A">
        <w:rPr>
          <w:b/>
          <w:bCs/>
          <w:sz w:val="24"/>
          <w:szCs w:val="24"/>
        </w:rPr>
        <w:t>(Robust Log-Based Anomaly Detection on Unstable Log Data)</w:t>
      </w:r>
      <w:r w:rsidR="00302B05">
        <w:rPr>
          <w:b/>
          <w:bCs/>
          <w:sz w:val="24"/>
          <w:szCs w:val="24"/>
        </w:rPr>
        <w:fldChar w:fldCharType="begin"/>
      </w:r>
      <w:r w:rsidR="00302B05">
        <w:rPr>
          <w:b/>
          <w:bCs/>
          <w:sz w:val="24"/>
          <w:szCs w:val="24"/>
        </w:rPr>
        <w:instrText xml:space="preserve"> ADDIN ZOTERO_ITEM CSL_CITATION {"citationID":"V5RUwaS9","properties":{"formattedCitation":"(Zhang et al., 2019)","plainCitation":"(Zhang et al., 2019)","noteIndex":0},"citationItems":[{"id":11,"uris":["http://zotero.org/users/local/mNlNu0sg/items/E8ES7ITF"],"uri":["http://zotero.org/users/local/mNlNu0sg/items/E8ES7ITF"],"itemData":{"id":11,"type":"paper-conference","container-title":"Proceedings of the 2019 27th ACM Joint Meeting on European Software Engineering Conference and Symposium on the Foundations of Software Engineering","DOI":"10.1145/3338906.3338931","event":"ESEC/FSE '19: 27th ACM Joint European Software Engineering Conference and Symposium on the Foundations of Software Engineering","event-place":"Tallinn Estonia","ISBN":"978-1-4503-5572-8","language":"en","page":"807-817","publisher":"ACM","publisher-place":"Tallinn Estonia","source":"DOI.org (Crossref)","title":"Robust log-based anomaly detection on unstable log data","URL":"https://dl.acm.org/doi/10.1145/3338906.3338931","author":[{"family":"Zhang","given":"Xu"},{"family":"Xu","given":"Yong"},{"family":"Lin","given":"Qingwei"},{"family":"Qiao","given":"Bo"},{"family":"Zhang","given":"Hongyu"},{"family":"Dang","given":"Yingnong"},{"family":"Xie","given":"Chunyu"},{"family":"Yang","given":"Xinsheng"},{"family":"Cheng","given":"Qian"},{"family":"Li","given":"Ze"},{"family":"Chen","given":"Junjie"},{"family":"He","given":"Xiaoting"},{"family":"Yao","given":"Randolph"},{"family":"Lou","given":"Jian-Guang"},{"family":"Chintalapati","given":"Murali"},{"family":"Shen","given":"Furao"},{"family":"Zhang","given":"Dongmei"}],"accessed":{"date-parts":[["2021",2,1]]},"issued":{"date-parts":[["2019",8,12]]}}}],"schema":"https://github.com/citation-style-language/schema/raw/master/csl-citation.json"} </w:instrText>
      </w:r>
      <w:r w:rsidR="00302B05">
        <w:rPr>
          <w:b/>
          <w:bCs/>
          <w:sz w:val="24"/>
          <w:szCs w:val="24"/>
        </w:rPr>
        <w:fldChar w:fldCharType="separate"/>
      </w:r>
      <w:r w:rsidR="00302B05" w:rsidRPr="00302B05">
        <w:rPr>
          <w:rFonts w:ascii="Calibri" w:hAnsi="Calibri" w:cs="Calibri"/>
          <w:sz w:val="24"/>
        </w:rPr>
        <w:t>(Zhang et al., 2019)</w:t>
      </w:r>
      <w:r w:rsidR="00302B05">
        <w:rPr>
          <w:b/>
          <w:bCs/>
          <w:sz w:val="24"/>
          <w:szCs w:val="24"/>
        </w:rPr>
        <w:fldChar w:fldCharType="end"/>
      </w:r>
    </w:p>
    <w:p w14:paraId="2E58699D" w14:textId="10D876AB" w:rsidR="00302B05" w:rsidRDefault="00302B05" w:rsidP="001C331A">
      <w:pPr>
        <w:rPr>
          <w:b/>
          <w:bCs/>
          <w:sz w:val="24"/>
          <w:szCs w:val="24"/>
        </w:rPr>
      </w:pPr>
    </w:p>
    <w:p w14:paraId="5B4D2E4C" w14:textId="77777777" w:rsidR="00302B05" w:rsidRDefault="00302B05" w:rsidP="001C331A">
      <w:pPr>
        <w:rPr>
          <w:b/>
          <w:bCs/>
          <w:sz w:val="24"/>
          <w:szCs w:val="24"/>
        </w:rPr>
      </w:pPr>
    </w:p>
    <w:p w14:paraId="7ABFD3D8" w14:textId="77777777" w:rsidR="001C331A" w:rsidRPr="001C331A" w:rsidRDefault="001C331A" w:rsidP="001C331A">
      <w:pPr>
        <w:rPr>
          <w:sz w:val="24"/>
          <w:szCs w:val="24"/>
        </w:rPr>
      </w:pPr>
    </w:p>
    <w:sectPr w:rsidR="001C331A" w:rsidRPr="001C331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631D7"/>
    <w:rsid w:val="001C331A"/>
    <w:rsid w:val="00302B05"/>
    <w:rsid w:val="003D1E81"/>
    <w:rsid w:val="007631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C8EE25E"/>
  <w15:chartTrackingRefBased/>
  <w15:docId w15:val="{EE062A32-E7D5-4460-A59C-0FD84D16FF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1</TotalTime>
  <Pages>1</Pages>
  <Words>447</Words>
  <Characters>2549</Characters>
  <Application>Microsoft Office Word</Application>
  <DocSecurity>0</DocSecurity>
  <Lines>21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e Jay</dc:creator>
  <cp:keywords/>
  <dc:description/>
  <cp:lastModifiedBy>Dee Jay</cp:lastModifiedBy>
  <cp:revision>3</cp:revision>
  <dcterms:created xsi:type="dcterms:W3CDTF">2021-01-30T19:06:00Z</dcterms:created>
  <dcterms:modified xsi:type="dcterms:W3CDTF">2021-02-01T18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5.1"&gt;&lt;session id="ESFeKfAe"/&gt;&lt;style id="http://www.zotero.org/styles/elsevier-harvard" hasBibliography="1" bibliographyStyleHasBeenSet="0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